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bookmarkStart w:id="0" w:name="_GoBack"/>
    <w:bookmarkEnd w:id="0"/>
    <w:p w14:paraId="373DD1F6" w14:textId="48E78E24" w:rsidR="007127F4" w:rsidRDefault="007127F4">
      <w:r>
        <w:fldChar w:fldCharType="begin">
          <w:fldData xml:space="preserve">PEVuZE5vdGU+PENpdGU+PEF1dGhvcj5EJmFwb3M7QWxlc3NpbzwvQXV0aG9yPjxZZWFyPjIwMjI8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EJmFwb3M7QWxlc3NpbzwvQXV0aG9yPjxZZWFyPjIwMjI8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]</w:t>
      </w:r>
      <w:r>
        <w:fldChar w:fldCharType="end"/>
      </w:r>
    </w:p>
    <w:p w14:paraId="5D384230" w14:textId="530A23E7" w:rsidR="006C20E6" w:rsidRDefault="007127F4">
      <w:r>
        <w:fldChar w:fldCharType="begin">
          <w:fldData xml:space="preserve">PEVuZE5vdGU+PENpdGU+PEF1dGhvcj5Ccm9va3M8L0F1dGhvcj48WWVhcj4yMDIyPC9ZZWFyPjxS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Ccm9va3M8L0F1dGhvcj48WWVhcj4yMDIyPC9ZZWFyPjxS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2]</w:t>
      </w:r>
      <w:r>
        <w:fldChar w:fldCharType="end"/>
      </w:r>
    </w:p>
    <w:p w14:paraId="52501190" w14:textId="48031C8B" w:rsidR="006C20E6" w:rsidRDefault="007127F4">
      <w:r>
        <w:fldChar w:fldCharType="begin">
          <w:fldData xml:space="preserve">PEVuZE5vdGU+PENpdGU+PEF1dGhvcj5Xb3JrbWFuPC9BdXRob3I+PFllYXI+MjAyMDwvWWVhcj48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</w:fldData>
        </w:fldChar>
      </w:r>
      <w:r>
        <w:instrText xml:space="preserve"> ADDIN EN.CITE </w:instrText>
      </w:r>
      <w:r>
        <w:fldChar w:fldCharType="begin">
          <w:fldData xml:space="preserve">PEVuZE5vdGU+PENpdGU+PEF1dGhvcj5Xb3JrbWFuPC9BdXRob3I+PFllYXI+MjAyMDwvWWVhcj48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3]</w:t>
      </w:r>
      <w:r>
        <w:fldChar w:fldCharType="end"/>
      </w:r>
    </w:p>
    <w:p w14:paraId="3A6ADE28" w14:textId="3AEFD45B" w:rsidR="007127F4" w:rsidRDefault="007127F4">
      <w:r>
        <w:fldChar w:fldCharType="begin">
          <w:fldData xml:space="preserve">PEVuZE5vdGU+PENpdGU+PEF1dGhvcj5JaGFyYTwvQXV0aG9yPjxZZWFyPjIwMTc8L1llYXI+PFJl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JaGFyYTwvQXV0aG9yPjxZZWFyPjIwMTc8L1llYXI+PFJl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4]</w:t>
      </w:r>
      <w:r>
        <w:fldChar w:fldCharType="end"/>
      </w:r>
    </w:p>
    <w:p w14:paraId="231C90D3" w14:textId="0AE4E53F" w:rsidR="007127F4" w:rsidRDefault="00066D2D">
      <w:r>
        <w:fldChar w:fldCharType="begin">
          <w:fldData xml:space="preserve">PEVuZE5vdGU+PENpdGU+PEF1dGhvcj5XYW5nPC9BdXRob3I+PFllYXI+MjAyMjwvWWVhcj48UmVj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XYW5nPC9BdXRob3I+PFllYXI+MjAyMjwvWWVhcj48UmVj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5]</w:t>
      </w:r>
      <w:r>
        <w:fldChar w:fldCharType="end"/>
      </w:r>
    </w:p>
    <w:p w14:paraId="273410BB" w14:textId="366D76A6" w:rsidR="007127F4" w:rsidRDefault="00066D2D">
      <w:r>
        <w:fldChar w:fldCharType="begin">
          <w:fldData xml:space="preserve">PEVuZE5vdGU+PENpdGU+PEF1dGhvcj5DYXJjYW1vLU9yaXZlPC9BdXRob3I+PFllYXI+MjAxNzwv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DYXJjYW1vLU9yaXZlPC9BdXRob3I+PFllYXI+MjAxNzwv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6]</w:t>
      </w:r>
      <w:r>
        <w:fldChar w:fldCharType="end"/>
      </w:r>
    </w:p>
    <w:p w14:paraId="2D788286" w14:textId="77777777" w:rsidR="007127F4" w:rsidRDefault="007127F4"/>
    <w:p w14:paraId="64BEB141" w14:textId="77777777" w:rsidR="006C20E6" w:rsidRDefault="006C20E6"/>
    <w:p w14:paraId="2B081799" w14:textId="77777777" w:rsidR="00066D2D" w:rsidRPr="00066D2D" w:rsidRDefault="006C20E6" w:rsidP="00066D2D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066D2D" w:rsidRPr="00066D2D">
        <w:rPr>
          <w:noProof/>
        </w:rPr>
        <w:t>1.</w:t>
      </w:r>
      <w:r w:rsidR="00066D2D" w:rsidRPr="00066D2D">
        <w:rPr>
          <w:noProof/>
        </w:rPr>
        <w:tab/>
        <w:t xml:space="preserve">D'Alessio, S., et al., </w:t>
      </w:r>
      <w:r w:rsidR="00066D2D" w:rsidRPr="00066D2D">
        <w:rPr>
          <w:i/>
          <w:noProof/>
        </w:rPr>
        <w:t>Revisiting fibrosis in inflammatory bowel disease: the gut thickens.</w:t>
      </w:r>
      <w:r w:rsidR="00066D2D" w:rsidRPr="00066D2D">
        <w:rPr>
          <w:noProof/>
        </w:rPr>
        <w:t xml:space="preserve"> Nat Rev Gastroenterol Hepatol, 2022. </w:t>
      </w:r>
      <w:r w:rsidR="00066D2D" w:rsidRPr="00066D2D">
        <w:rPr>
          <w:b/>
          <w:noProof/>
        </w:rPr>
        <w:t>19</w:t>
      </w:r>
      <w:r w:rsidR="00066D2D" w:rsidRPr="00066D2D">
        <w:rPr>
          <w:noProof/>
        </w:rPr>
        <w:t>(3): p. 169-184.</w:t>
      </w:r>
    </w:p>
    <w:p w14:paraId="6C550A1D" w14:textId="77777777" w:rsidR="00066D2D" w:rsidRPr="00066D2D" w:rsidRDefault="00066D2D" w:rsidP="00066D2D">
      <w:pPr>
        <w:pStyle w:val="EndNoteBibliography"/>
        <w:ind w:left="720" w:hanging="720"/>
        <w:rPr>
          <w:noProof/>
        </w:rPr>
      </w:pPr>
      <w:r w:rsidRPr="00066D2D">
        <w:rPr>
          <w:noProof/>
        </w:rPr>
        <w:t>2.</w:t>
      </w:r>
      <w:r w:rsidRPr="00066D2D">
        <w:rPr>
          <w:noProof/>
        </w:rPr>
        <w:tab/>
        <w:t xml:space="preserve">Brooks, I.R., et al., </w:t>
      </w:r>
      <w:r w:rsidRPr="00066D2D">
        <w:rPr>
          <w:i/>
          <w:noProof/>
        </w:rPr>
        <w:t>Functional genomics and the future of iPSCs in disease modeling.</w:t>
      </w:r>
      <w:r w:rsidRPr="00066D2D">
        <w:rPr>
          <w:noProof/>
        </w:rPr>
        <w:t xml:space="preserve"> Stem Cell Reports, 2022. </w:t>
      </w:r>
      <w:r w:rsidRPr="00066D2D">
        <w:rPr>
          <w:b/>
          <w:noProof/>
        </w:rPr>
        <w:t>17</w:t>
      </w:r>
      <w:r w:rsidRPr="00066D2D">
        <w:rPr>
          <w:noProof/>
        </w:rPr>
        <w:t>(5): p. 1033-1047.</w:t>
      </w:r>
    </w:p>
    <w:p w14:paraId="4E31B310" w14:textId="77777777" w:rsidR="00066D2D" w:rsidRPr="00066D2D" w:rsidRDefault="00066D2D" w:rsidP="00066D2D">
      <w:pPr>
        <w:pStyle w:val="EndNoteBibliography"/>
        <w:ind w:left="720" w:hanging="720"/>
        <w:rPr>
          <w:noProof/>
        </w:rPr>
      </w:pPr>
      <w:r w:rsidRPr="00066D2D">
        <w:rPr>
          <w:noProof/>
        </w:rPr>
        <w:t>3.</w:t>
      </w:r>
      <w:r w:rsidRPr="00066D2D">
        <w:rPr>
          <w:noProof/>
        </w:rPr>
        <w:tab/>
        <w:t xml:space="preserve">Workman, M.J., et al., </w:t>
      </w:r>
      <w:r w:rsidRPr="00066D2D">
        <w:rPr>
          <w:i/>
          <w:noProof/>
        </w:rPr>
        <w:t>Modeling Intestinal Epithelial Response to Interferon-gamma in Induced Pluripotent Stem Cell-Derived Human Intestinal Organoids.</w:t>
      </w:r>
      <w:r w:rsidRPr="00066D2D">
        <w:rPr>
          <w:noProof/>
        </w:rPr>
        <w:t xml:space="preserve"> Int J Mol Sci, 2020. </w:t>
      </w:r>
      <w:r w:rsidRPr="00066D2D">
        <w:rPr>
          <w:b/>
          <w:noProof/>
        </w:rPr>
        <w:t>22</w:t>
      </w:r>
      <w:r w:rsidRPr="00066D2D">
        <w:rPr>
          <w:noProof/>
        </w:rPr>
        <w:t>(1).</w:t>
      </w:r>
    </w:p>
    <w:p w14:paraId="3A22C1DB" w14:textId="77777777" w:rsidR="00066D2D" w:rsidRPr="00066D2D" w:rsidRDefault="00066D2D" w:rsidP="00066D2D">
      <w:pPr>
        <w:pStyle w:val="EndNoteBibliography"/>
        <w:ind w:left="720" w:hanging="720"/>
        <w:rPr>
          <w:noProof/>
        </w:rPr>
      </w:pPr>
      <w:r w:rsidRPr="00066D2D">
        <w:rPr>
          <w:noProof/>
        </w:rPr>
        <w:t>4.</w:t>
      </w:r>
      <w:r w:rsidRPr="00066D2D">
        <w:rPr>
          <w:noProof/>
        </w:rPr>
        <w:tab/>
        <w:t xml:space="preserve">Ihara, S., Y. Hirata, and K. Koike, </w:t>
      </w:r>
      <w:r w:rsidRPr="00066D2D">
        <w:rPr>
          <w:i/>
          <w:noProof/>
        </w:rPr>
        <w:t>TGF-beta in inflammatory bowel disease: a key regulator of immune cells, epithelium, and the intestinal microbiota.</w:t>
      </w:r>
      <w:r w:rsidRPr="00066D2D">
        <w:rPr>
          <w:noProof/>
        </w:rPr>
        <w:t xml:space="preserve"> J Gastroenterol, 2017. </w:t>
      </w:r>
      <w:r w:rsidRPr="00066D2D">
        <w:rPr>
          <w:b/>
          <w:noProof/>
        </w:rPr>
        <w:t>52</w:t>
      </w:r>
      <w:r w:rsidRPr="00066D2D">
        <w:rPr>
          <w:noProof/>
        </w:rPr>
        <w:t>(7): p. 777-787.</w:t>
      </w:r>
    </w:p>
    <w:p w14:paraId="15CB4A37" w14:textId="77777777" w:rsidR="00066D2D" w:rsidRPr="00066D2D" w:rsidRDefault="00066D2D" w:rsidP="00066D2D">
      <w:pPr>
        <w:pStyle w:val="EndNoteBibliography"/>
        <w:ind w:left="720" w:hanging="720"/>
        <w:rPr>
          <w:noProof/>
        </w:rPr>
      </w:pPr>
      <w:r w:rsidRPr="00066D2D">
        <w:rPr>
          <w:noProof/>
        </w:rPr>
        <w:t>5.</w:t>
      </w:r>
      <w:r w:rsidRPr="00066D2D">
        <w:rPr>
          <w:noProof/>
        </w:rPr>
        <w:tab/>
        <w:t xml:space="preserve">Wang, Q., et al., </w:t>
      </w:r>
      <w:r w:rsidRPr="00066D2D">
        <w:rPr>
          <w:i/>
          <w:noProof/>
        </w:rPr>
        <w:t>Applications of human organoids in the personalized treatment for digestive diseases.</w:t>
      </w:r>
      <w:r w:rsidRPr="00066D2D">
        <w:rPr>
          <w:noProof/>
        </w:rPr>
        <w:t xml:space="preserve"> Signal Transduct Target Ther, 2022. </w:t>
      </w:r>
      <w:r w:rsidRPr="00066D2D">
        <w:rPr>
          <w:b/>
          <w:noProof/>
        </w:rPr>
        <w:t>7</w:t>
      </w:r>
      <w:r w:rsidRPr="00066D2D">
        <w:rPr>
          <w:noProof/>
        </w:rPr>
        <w:t>(1): p. 336.</w:t>
      </w:r>
    </w:p>
    <w:p w14:paraId="45004BF3" w14:textId="77777777" w:rsidR="00066D2D" w:rsidRPr="00066D2D" w:rsidRDefault="00066D2D" w:rsidP="00066D2D">
      <w:pPr>
        <w:pStyle w:val="EndNoteBibliography"/>
        <w:ind w:left="720" w:hanging="720"/>
        <w:rPr>
          <w:noProof/>
        </w:rPr>
      </w:pPr>
      <w:r w:rsidRPr="00066D2D">
        <w:rPr>
          <w:noProof/>
        </w:rPr>
        <w:t>6.</w:t>
      </w:r>
      <w:r w:rsidRPr="00066D2D">
        <w:rPr>
          <w:noProof/>
        </w:rPr>
        <w:tab/>
        <w:t xml:space="preserve">Carcamo-Orive, I., et al., </w:t>
      </w:r>
      <w:r w:rsidRPr="00066D2D">
        <w:rPr>
          <w:i/>
          <w:noProof/>
        </w:rPr>
        <w:t>Analysis of Transcriptional Variability in a Large Human iPSC Library Reveals Genetic and Non-genetic Determinants of Heterogeneity.</w:t>
      </w:r>
      <w:r w:rsidRPr="00066D2D">
        <w:rPr>
          <w:noProof/>
        </w:rPr>
        <w:t xml:space="preserve"> Cell Stem Cell, 2017. </w:t>
      </w:r>
      <w:r w:rsidRPr="00066D2D">
        <w:rPr>
          <w:b/>
          <w:noProof/>
        </w:rPr>
        <w:t>20</w:t>
      </w:r>
      <w:r w:rsidRPr="00066D2D">
        <w:rPr>
          <w:noProof/>
        </w:rPr>
        <w:t>(4): p. 518-532 e9.</w:t>
      </w:r>
    </w:p>
    <w:p w14:paraId="0EAE0B27" w14:textId="787F417D" w:rsidR="006C20E6" w:rsidRDefault="006C20E6">
      <w:r>
        <w:fldChar w:fldCharType="end"/>
      </w:r>
    </w:p>
    <w:sectPr w:rsidR="006C20E6" w:rsidSect="00DF7133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5xtr9txivvxtse0v94pp2dfwv9eaxw9t0w5&quot;&gt;My EndNote Library&lt;record-ids&gt;&lt;item&gt;17&lt;/item&gt;&lt;item&gt;20&lt;/item&gt;&lt;item&gt;23&lt;/item&gt;&lt;item&gt;24&lt;/item&gt;&lt;item&gt;25&lt;/item&gt;&lt;item&gt;27&lt;/item&gt;&lt;/record-ids&gt;&lt;/item&gt;&lt;/Libraries&gt;"/>
  </w:docVars>
  <w:rsids>
    <w:rsidRoot w:val="00F24E0A"/>
    <w:rsid w:val="00066D2D"/>
    <w:rsid w:val="001851C4"/>
    <w:rsid w:val="001A717F"/>
    <w:rsid w:val="001B3ABC"/>
    <w:rsid w:val="002638D5"/>
    <w:rsid w:val="00291F96"/>
    <w:rsid w:val="002B20C6"/>
    <w:rsid w:val="00315FD4"/>
    <w:rsid w:val="00423F91"/>
    <w:rsid w:val="0043196C"/>
    <w:rsid w:val="004557D3"/>
    <w:rsid w:val="00492BF1"/>
    <w:rsid w:val="005978B5"/>
    <w:rsid w:val="00617D5C"/>
    <w:rsid w:val="00660E12"/>
    <w:rsid w:val="006C20E6"/>
    <w:rsid w:val="007127F4"/>
    <w:rsid w:val="0072706A"/>
    <w:rsid w:val="0072749E"/>
    <w:rsid w:val="0076010A"/>
    <w:rsid w:val="007C6C15"/>
    <w:rsid w:val="008B6082"/>
    <w:rsid w:val="008E0439"/>
    <w:rsid w:val="00922FCF"/>
    <w:rsid w:val="0094252C"/>
    <w:rsid w:val="009F107A"/>
    <w:rsid w:val="00A81599"/>
    <w:rsid w:val="00A922AF"/>
    <w:rsid w:val="00AB5844"/>
    <w:rsid w:val="00B3558C"/>
    <w:rsid w:val="00C771C8"/>
    <w:rsid w:val="00D651D4"/>
    <w:rsid w:val="00DD0A8E"/>
    <w:rsid w:val="00DF7133"/>
    <w:rsid w:val="00F21097"/>
    <w:rsid w:val="00F24E0A"/>
    <w:rsid w:val="00F268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802F2E"/>
  <w15:chartTrackingRefBased/>
  <w15:docId w15:val="{AD33A5C9-52FB-FE45-8D60-BBC315728D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US" w:eastAsia="zh-TW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6C20E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C20E6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6C20E6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6C20E6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1</Pages>
  <Words>197</Words>
  <Characters>1128</Characters>
  <Application>Microsoft Office Word</Application>
  <DocSecurity>0</DocSecurity>
  <Lines>9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Office User</dc:creator>
  <cp:keywords/>
  <dc:description/>
  <cp:lastModifiedBy>Microsoft Office User</cp:lastModifiedBy>
  <cp:revision>2</cp:revision>
  <dcterms:created xsi:type="dcterms:W3CDTF">2023-04-26T15:24:00Z</dcterms:created>
  <dcterms:modified xsi:type="dcterms:W3CDTF">2023-05-03T21:25:00Z</dcterms:modified>
</cp:coreProperties>
</file>